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1DC6A7" w14:textId="77777777" w:rsidR="004C7942" w:rsidRPr="003D7325" w:rsidRDefault="004C7942" w:rsidP="004C7942">
      <w:pPr>
        <w:spacing w:line="276" w:lineRule="auto"/>
        <w:rPr>
          <w:rFonts w:ascii="Arial" w:hAnsi="Arial" w:cs="Arial"/>
          <w:b/>
          <w:bCs/>
        </w:rPr>
      </w:pPr>
      <w:r w:rsidRPr="003D7325">
        <w:rPr>
          <w:rFonts w:ascii="Arial" w:hAnsi="Arial" w:cs="Arial"/>
          <w:b/>
          <w:bCs/>
        </w:rPr>
        <w:t xml:space="preserve">Table 1. </w:t>
      </w:r>
      <w:r w:rsidRPr="003D7325">
        <w:rPr>
          <w:rFonts w:ascii="Arial" w:hAnsi="Arial" w:cs="Arial"/>
        </w:rPr>
        <w:t>Deep Learning algorithms reviewed in the paper</w:t>
      </w:r>
    </w:p>
    <w:tbl>
      <w:tblPr>
        <w:tblW w:w="5002" w:type="pct"/>
        <w:tblLayout w:type="fixed"/>
        <w:tblLook w:val="04A0" w:firstRow="1" w:lastRow="0" w:firstColumn="1" w:lastColumn="0" w:noHBand="0" w:noVBand="1"/>
      </w:tblPr>
      <w:tblGrid>
        <w:gridCol w:w="974"/>
        <w:gridCol w:w="1426"/>
        <w:gridCol w:w="1275"/>
        <w:gridCol w:w="76"/>
        <w:gridCol w:w="2697"/>
        <w:gridCol w:w="78"/>
        <w:gridCol w:w="76"/>
        <w:gridCol w:w="1050"/>
        <w:gridCol w:w="58"/>
        <w:gridCol w:w="2269"/>
        <w:gridCol w:w="825"/>
      </w:tblGrid>
      <w:tr w:rsidR="004C7942" w:rsidRPr="003D41AF" w14:paraId="2802A077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AC525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App</w:t>
            </w: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49D310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Algorithm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32F69C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Models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22BAACA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Evalu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440BB6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Environment</w:t>
            </w:r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D81F034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d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E8BF61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Ref</w:t>
            </w:r>
            <w:r>
              <w:rPr>
                <w:rFonts w:ascii="Calibri" w:hAnsi="Calibri" w:cs="Calibri"/>
                <w:b/>
                <w:bCs/>
                <w:color w:val="000000"/>
              </w:rPr>
              <w:t>s</w:t>
            </w:r>
          </w:p>
        </w:tc>
      </w:tr>
      <w:tr w:rsidR="004C7942" w:rsidRPr="003D41AF" w14:paraId="3B173177" w14:textId="77777777" w:rsidTr="004D3CAA">
        <w:trPr>
          <w:trHeight w:val="422"/>
        </w:trPr>
        <w:tc>
          <w:tcPr>
            <w:tcW w:w="5000" w:type="pct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7D2BFDD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putation</w:t>
            </w:r>
          </w:p>
        </w:tc>
      </w:tr>
      <w:tr w:rsidR="004C7942" w:rsidRPr="003D41AF" w14:paraId="70FAFBF4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1743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3BDC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C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4D27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BD2A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REM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D81A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B3987D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heislab/dca</w:t>
              </w:r>
            </w:hyperlink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DF5C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601718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0822A6E" w14:textId="77777777" w:rsidTr="004D3CAA">
        <w:trPr>
          <w:trHeight w:val="67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BAF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1BBB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AVER-X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825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+TL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6316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-SNE, ARI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2C7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R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transfer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AE1CB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jingshuw/SAVERX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5001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601718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3205417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AC4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738D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C7A6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C19E2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SE, Pearson’s correlation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C65D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3B49F0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6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lanagarmire/DeepImpu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040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9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24D27FA0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D22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F275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5112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DF78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S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BF29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369AF1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7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audreyqyfu/LA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2F4B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2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F75621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6D59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E0CF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GAMI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3BE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5E9C3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NMI, ARI, </w:t>
            </w:r>
            <w:proofErr w:type="gramStart"/>
            <w:r>
              <w:rPr>
                <w:rFonts w:ascii="Arial" w:hAnsi="Arial" w:cs="Arial"/>
                <w:color w:val="000000"/>
                <w:sz w:val="20"/>
                <w:szCs w:val="20"/>
              </w:rPr>
              <w:t>HS</w:t>
            </w:r>
            <w:proofErr w:type="gram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AF03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3FE8E2E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8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QUST-AIBBDRC/scGMAI/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13B8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&lt;/Author&gt;&lt;Year&gt;2020&lt;/Year&gt;&lt;RecNum&gt;52&lt;/RecNum&gt;&lt;DisplayText&gt;[53]&lt;/DisplayText&gt;&lt;record&gt;&lt;rec-number&gt;52&lt;/rec-number&gt;&lt;foreign-keys&gt;&lt;key app="EN" db-id="9aawwvs9qaap9kea9vqpxx5tv02a5xv5e2rs" timestamp="1631402484"&gt;52&lt;/key&gt;&lt;/foreign-keys&gt;&lt;ref-type name="Journal Article"&gt;17&lt;/ref-type&gt;&lt;contributors&gt;&lt;authors&gt;&lt;author&gt;Yu, B.&lt;/author&gt;&lt;author&gt;Chen, C.&lt;/author&gt;&lt;author&gt;Qi, R.&lt;/author&gt;&lt;author&gt;Zheng, R.&lt;/author&gt;&lt;author&gt;Skillman-Lawrence, P. J.&lt;/author&gt;&lt;author&gt;Wang, X.&lt;/author&gt;&lt;author&gt;Ma, A.&lt;/author&gt;&lt;author&gt;Gu, H.&lt;/author&gt;&lt;/authors&gt;&lt;/contributors&gt;&lt;auth-address&gt;College of Mathematics and Physics, Qingdao University of Science and Technolog, China.&amp;#xD;College of Mathematics and Physics, Qingdao University of Science and Technology, China.&amp;#xD;College of Intelligence and Computing, Tianjin University, China.&amp;#xD;School of Computer Science and Engineering, Central South University, China.&amp;#xD;College of Medicine, The Ohio State University, USA.&amp;#xD;Department of Biomedical Informatics, The Ohio State University, USA.&lt;/auth-address&gt;&lt;titles&gt;&lt;title&gt;scGMAI: a Gaussian mixture model for clustering single-cell RNA-Seq data based on deep autoencoder&lt;/title&gt;&lt;secondary-title&gt;Brief Bioinform&lt;/secondary-title&gt;&lt;/titles&gt;&lt;periodical&gt;&lt;full-title&gt;Brief Bioinform&lt;/full-title&gt;&lt;/periodical&gt;&lt;edition&gt;2020/12/11&lt;/edition&gt;&lt;keywords&gt;&lt;keyword&gt;Gaussian mixture model&lt;/keyword&gt;&lt;keyword&gt;autoencoder networks&lt;/keyword&gt;&lt;keyword&gt;cell clustering&lt;/keyword&gt;&lt;keyword&gt;fast independent component analysis&lt;/keyword&gt;&lt;keyword&gt;scRNA-Seq&lt;/keyword&gt;&lt;/keywords&gt;&lt;dates&gt;&lt;year&gt;2020&lt;/year&gt;&lt;pub-dates&gt;&lt;date&gt;Dec 10&lt;/date&gt;&lt;/pub-dates&gt;&lt;/dates&gt;&lt;isbn&gt;1477-4054 (Electronic)&amp;#xD;1467-5463 (Linking)&lt;/isbn&gt;&lt;accession-num&gt;33300547&lt;/accession-num&gt;&lt;urls&gt;&lt;related-urls&gt;&lt;url&gt;https://www.ncbi.nlm.nih.gov/pubmed/33300547&lt;/url&gt;&lt;/related-urls&gt;&lt;/urls&gt;&lt;electronic-resource-num&gt;10.1093/bib/bbaa316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5374EE3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E11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66B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IGANs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8F3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57FE6A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ACC, AUC, and F-scor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176A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F0DB06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9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xuyungang/scIGANs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F5B8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8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51FE082" w14:textId="77777777" w:rsidTr="004D3CAA">
        <w:trPr>
          <w:trHeight w:val="324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DA5C9D" w14:textId="77777777" w:rsidR="004C7942" w:rsidRPr="00706391" w:rsidRDefault="004C7942" w:rsidP="004D3CAA">
            <w:pPr>
              <w:spacing w:before="12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atch correction</w:t>
            </w:r>
          </w:p>
        </w:tc>
      </w:tr>
      <w:tr w:rsidR="004C7942" w:rsidRPr="003D41AF" w14:paraId="2EA94EDA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49D2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E281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BERMUD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5511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+TL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F551C6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, entropy of Mixing, S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F599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68D8685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0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xWang/BERMUDA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75C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513C443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042C8D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D1F395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ESC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E8A88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9569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K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FD516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427ED14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1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eleozzr/desc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ABECEE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5FA37E2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25D2A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32CED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7356C5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E+GAN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78915F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, LIS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1CD44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A08E4C3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2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Svvord/iMAP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3CEA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BFCA068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3E9C3C" w14:textId="77777777" w:rsidR="004C7942" w:rsidRPr="003D41AF" w:rsidRDefault="004C7942" w:rsidP="004D3CAA">
            <w:pPr>
              <w:spacing w:before="1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usteri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ng, latent representation, dimension reduction, and data augmentation</w:t>
            </w:r>
          </w:p>
        </w:tc>
      </w:tr>
      <w:tr w:rsidR="004C7942" w:rsidRPr="003D41AF" w14:paraId="2E0434F8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A2A44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85F4BD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hak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0ADD89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4E1B9AB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Spearman Correl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9CBA59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1A5D163" w14:textId="77777777" w:rsidR="004C7942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3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MicrosoftGenomics/Dhaka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5E698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Rashid&lt;/Author&gt;&lt;Year&gt;2019&lt;/Year&gt;&lt;RecNum&gt;65&lt;/RecNum&gt;&lt;DisplayText&gt;[66]&lt;/DisplayText&gt;&lt;record&gt;&lt;rec-number&gt;65&lt;/rec-number&gt;&lt;foreign-keys&gt;&lt;key app="EN" db-id="9aawwvs9qaap9kea9vqpxx5tv02a5xv5e2rs" timestamp="1631402484"&gt;65&lt;/key&gt;&lt;/foreign-keys&gt;&lt;ref-type name="Journal Article"&gt;17&lt;/ref-type&gt;&lt;contributors&gt;&lt;authors&gt;&lt;author&gt;Rashid, S.&lt;/author&gt;&lt;author&gt;Shah, S.&lt;/author&gt;&lt;author&gt;Bar-Joseph, Z.&lt;/author&gt;&lt;author&gt;Pandya, R.&lt;/author&gt;&lt;/authors&gt;&lt;/contributors&gt;&lt;auth-address&gt;Computational Biology Dept., Carnegie Mellon University, Pittsburgh, USA.&amp;#xD;Dept. of Computer Science and Dept. of Pathology and Laboratory Medicine, University of British Columbia, Vancouver, Canada.&amp;#xD;Dept. of Molecular Oncology, BC Cancer Agency, Vancouver, Canada.&amp;#xD;Machine Learning Dept. and Computational Biology Dept., Carnegie Mellon University, Pittsburgh, USA.&amp;#xD;Microsoft Research, Redmond, USA.&lt;/auth-address&gt;&lt;titles&gt;&lt;title&gt;Dhaka: Variational Autoencoder for Unmasking Tumor Heterogeneity from Single Cell Genomic Data&lt;/title&gt;&lt;secondary-title&gt;Bioinformatics&lt;/secondary-title&gt;&lt;/titles&gt;&lt;periodical&gt;&lt;full-title&gt;Bioinformatics&lt;/full-title&gt;&lt;/periodical&gt;&lt;edition&gt;2019/02/16&lt;/edition&gt;&lt;dates&gt;&lt;year&gt;2019&lt;/year&gt;&lt;pub-dates&gt;&lt;date&gt;Feb 15&lt;/date&gt;&lt;/pub-dates&gt;&lt;/dates&gt;&lt;isbn&gt;1367-4811 (Electronic)&amp;#xD;1367-4803 (Linking)&lt;/isbn&gt;&lt;accession-num&gt;30768159&lt;/accession-num&gt;&lt;urls&gt;&lt;related-urls&gt;&lt;url&gt;https://www.ncbi.nlm.nih.gov/pubmed/30768159&lt;/url&gt;&lt;/related-urls&gt;&lt;/urls&gt;&lt;electronic-resource-num&gt;10.1093/bioinformatics/btz09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27E45398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270DE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F22BD24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BF0DD5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68272AF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KNN preservation, log-likelihood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5764FEF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E54BAE" w14:textId="77777777" w:rsidR="004C7942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4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bitbucket.org/jerry00/scvis-dev/src/master/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595337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9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3D1E4FF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D67AF4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DBB43EE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VA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429C9EA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23408A6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3C9EB3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DA0FD10" w14:textId="77777777" w:rsidR="004C7942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5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scvae/scvae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1925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ronbech&lt;/Author&gt;&lt;Year&gt;2020&lt;/Year&gt;&lt;RecNum&gt;69&lt;/RecNum&gt;&lt;DisplayText&gt;[70]&lt;/DisplayText&gt;&lt;record&gt;&lt;rec-number&gt;69&lt;/rec-number&gt;&lt;foreign-keys&gt;&lt;key app="EN" db-id="9aawwvs9qaap9kea9vqpxx5tv02a5xv5e2rs" timestamp="1631402484"&gt;69&lt;/key&gt;&lt;/foreign-keys&gt;&lt;ref-type name="Journal Article"&gt;17&lt;/ref-type&gt;&lt;contributors&gt;&lt;authors&gt;&lt;author&gt;Gronbech, C. H.&lt;/author&gt;&lt;author&gt;Vording, M. F.&lt;/author&gt;&lt;author&gt;Timshel, P. N.&lt;/author&gt;&lt;author&gt;Sonderby, C. K.&lt;/author&gt;&lt;author&gt;Pers, T. H.&lt;/author&gt;&lt;author&gt;Winther, O.&lt;/author&gt;&lt;/authors&gt;&lt;/contributors&gt;&lt;auth-address&gt;Department of Biology, Bioinformatics Centre, University of Copenhagen.&amp;#xD;Centre for Genomic Medicine, Rigshospitalet, Copenhagen University Hospital, Kobenhavn O 2100, Denmark.&amp;#xD;Section for Cognitive Systems, Department of Applied Mathematics and Computer Science, Technical University of Denmark, Kongens Lyngby 2800, Denmark.&amp;#xD;Faculty of Health and Medical Sciences, The Novo Nordisk Foundation Center for Basic Metabolic Research, University of Copenhagen, Kobenhavn N 2200, Denmark.&lt;/auth-address&gt;&lt;titles&gt;&lt;title&gt;scVAE: variational auto-encoders for single-cell gene expression data&lt;/title&gt;&lt;secondary-title&gt;Bioinformatics&lt;/secondary-title&gt;&lt;/titles&gt;&lt;periodical&gt;&lt;full-title&gt;Bioinformatics&lt;/full-title&gt;&lt;/periodical&gt;&lt;pages&gt;4415-4422&lt;/pages&gt;&lt;volume&gt;36&lt;/volume&gt;&lt;number&gt;16&lt;/number&gt;&lt;edition&gt;2020/05/18&lt;/edition&gt;&lt;keywords&gt;&lt;keyword&gt;*Gene Expression Profiling&lt;/keyword&gt;&lt;keyword&gt;Likelihood Functions&lt;/keyword&gt;&lt;keyword&gt;Sequence Analysis, RNA&lt;/keyword&gt;&lt;keyword&gt;*Single-Cell Analysis&lt;/keyword&gt;&lt;keyword&gt;Software&lt;/keyword&gt;&lt;/keywords&gt;&lt;dates&gt;&lt;year&gt;2020&lt;/year&gt;&lt;pub-dates&gt;&lt;date&gt;Aug 15&lt;/date&gt;&lt;/pub-dates&gt;&lt;/dates&gt;&lt;isbn&gt;1367-4811 (Electronic)&amp;#xD;1367-4803 (Linking)&lt;/isbn&gt;&lt;accession-num&gt;32415966&lt;/accession-num&gt;&lt;urls&gt;&lt;related-urls&gt;&lt;url&gt;https://www.ncbi.nlm.nih.gov/pubmed/32415966&lt;/url&gt;&lt;/related-urls&gt;&lt;/urls&gt;&lt;electronic-resource-num&gt;10.1093/bioinformatics/btaa293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0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623C4041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ADEE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7378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SC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B66C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A1D30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MI, ARI, HS,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A8A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H5py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1E24E9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6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wang-research/VASC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FCA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18&lt;/Year&gt;&lt;RecNum&gt;70&lt;/RecNum&gt;&lt;DisplayText&gt;[71]&lt;/DisplayText&gt;&lt;record&gt;&lt;rec-number&gt;70&lt;/rec-number&gt;&lt;foreign-keys&gt;&lt;key app="EN" db-id="9aawwvs9qaap9kea9vqpxx5tv02a5xv5e2rs" timestamp="1631402484"&gt;70&lt;/key&gt;&lt;/foreign-keys&gt;&lt;ref-type name="Journal Article"&gt;17&lt;/ref-type&gt;&lt;contributors&gt;&lt;authors&gt;&lt;author&gt;Wang, D.&lt;/author&gt;&lt;author&gt;Gu, J.&lt;/author&gt;&lt;/authors&gt;&lt;/contributors&gt;&lt;auth-address&gt;MOE Key Laboratory of Bioinformatics, BNRIST Bioinformatics Division &amp;amp; Center for Synthetic and Systems Biology, Department of Automation, Tsinghua University, Beijing 100084, China.&amp;#xD;MOE Key Laboratory of Bioinformatics, BNRIST Bioinformatics Division &amp;amp; Center for Synthetic and Systems Biology, Department of Automation, Tsinghua University, Beijing 100084, China. Electronic address: jgu@tsinghua.edu.cn.&lt;/auth-address&gt;&lt;titles&gt;&lt;title&gt;VASC: Dimension Reduction and Visualization of Single-cell RNA-seq Data by Deep Variational Autoencoder&lt;/title&gt;&lt;secondary-title&gt;Genomics Proteomics Bioinformatics&lt;/secondary-title&gt;&lt;/titles&gt;&lt;periodical&gt;&lt;full-title&gt;Genomics Proteomics Bioinformatics&lt;/full-title&gt;&lt;/periodical&gt;&lt;pages&gt;320-331&lt;/pages&gt;&lt;volume&gt;16&lt;/volume&gt;&lt;number&gt;5&lt;/number&gt;&lt;edition&gt;2018/12/24&lt;/edition&gt;&lt;keywords&gt;&lt;keyword&gt;Computer Graphics&lt;/keyword&gt;&lt;keyword&gt;Gene Expression Profiling/*methods&lt;/keyword&gt;&lt;keyword&gt;Humans&lt;/keyword&gt;&lt;keyword&gt;Sequence Analysis, RNA/*methods&lt;/keyword&gt;&lt;keyword&gt;Single-Cell Analysis&lt;/keyword&gt;&lt;keyword&gt;*Deep variational autoencoder&lt;/keyword&gt;&lt;keyword&gt;*Dimension reduction&lt;/keyword&gt;&lt;keyword&gt;*Dropout&lt;/keyword&gt;&lt;keyword&gt;*Single cell RNA sequencing&lt;/keyword&gt;&lt;keyword&gt;*Visualization&lt;/keyword&gt;&lt;/keywords&gt;&lt;dates&gt;&lt;year&gt;2018&lt;/year&gt;&lt;pub-dates&gt;&lt;date&gt;Oct&lt;/date&gt;&lt;/pub-dates&gt;&lt;/dates&gt;&lt;isbn&gt;2210-3244 (Electronic)&amp;#xD;1672-0229 (Linking)&lt;/isbn&gt;&lt;accession-num&gt;30576740&lt;/accession-num&gt;&lt;urls&gt;&lt;related-urls&gt;&lt;url&gt;https://www.ncbi.nlm.nih.gov/pubmed/30576740&lt;/url&gt;&lt;/related-urls&gt;&lt;/urls&gt;&lt;custom2&gt;PMC6364131&lt;/custom2&gt;&lt;electronic-resource-num&gt;10.1016/j.gpb.2018.08.003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41AD52B8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C79DB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9E3A7F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DeepCluster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DAF472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849AB9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NMI, clustering accuracy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4976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6657570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7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tgump/scDeepCluster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571AD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ian&lt;/Author&gt;&lt;Year&gt;2019&lt;/Year&gt;&lt;RecNum&gt;72&lt;/RecNum&gt;&lt;DisplayText&gt;[73]&lt;/DisplayText&gt;&lt;record&gt;&lt;rec-number&gt;72&lt;/rec-number&gt;&lt;foreign-keys&gt;&lt;key app="EN" db-id="9aawwvs9qaap9kea9vqpxx5tv02a5xv5e2rs" timestamp="1631402484"&gt;72&lt;/key&gt;&lt;/foreign-keys&gt;&lt;ref-type name="Journal Article"&gt;17&lt;/ref-type&gt;&lt;contributors&gt;&lt;authors&gt;&lt;author&gt;Tian, T., Wan, J., Song, Q. et al.&lt;/author&gt;&lt;/authors&gt;&lt;/contributors&gt;&lt;titles&gt;&lt;title&gt;Clustering single-cell RNA-seq data with a model-based deep learning approach&lt;/title&gt;&lt;secondary-title&gt;Nat Mach Intell&lt;/secondary-title&gt;&lt;/titles&gt;&lt;periodical&gt;&lt;full-title&gt;Nat Mach Intell&lt;/full-title&gt;&lt;/periodical&gt;&lt;volume&gt;1&lt;/volume&gt;&lt;num-vols&gt;191-198&lt;/num-vols&gt;&lt;dates&gt;&lt;year&gt;2019&lt;/year&gt;&lt;/dates&gt;&lt;urls&gt;&lt;/urls&gt;&lt;electronic-resource-num&gt; https://doi.org/10.1038/s42256-019-0037-0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605C4808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B21B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8CD7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scGAN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DDE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A234C3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-SNE, marker genes, MMD, AUC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0CD3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ipy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3EEB37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8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imsb-uke/scGAN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2643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6409F4" w14:paraId="0A45EB6B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444CDF" w14:textId="77777777" w:rsidR="004C7942" w:rsidRPr="006409F4" w:rsidRDefault="004C7942" w:rsidP="004D3CAA">
            <w:pPr>
              <w:spacing w:before="12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6409F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ulti-functional models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6409F4">
              <w:rPr>
                <w:rFonts w:ascii="Arial" w:hAnsi="Arial" w:cs="Arial"/>
                <w:color w:val="000000"/>
                <w:sz w:val="20"/>
                <w:szCs w:val="20"/>
              </w:rPr>
              <w:t>(IM: imputation, BC: batch correction, CL: clustering)</w:t>
            </w:r>
          </w:p>
        </w:tc>
      </w:tr>
      <w:tr w:rsidR="004C7942" w:rsidRPr="003D41AF" w14:paraId="56A9AF05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652AA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15C9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EB1C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AF35B4" w14:textId="77777777" w:rsidR="004C7942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L</w:t>
            </w:r>
            <w:r w:rsidRPr="006409F4">
              <w:rPr>
                <w:rFonts w:ascii="Arial" w:hAnsi="Arial" w:cs="Arial"/>
                <w:color w:val="000000"/>
                <w:sz w:val="20"/>
                <w:szCs w:val="20"/>
                <w:vertAlign w:val="subscript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distance; </w:t>
            </w: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ARI, NMI, SI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; </w:t>
            </w: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C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Entropy of Mixing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C10A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nndata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06F350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9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YosefLab/scvi-tools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123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11131A6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AC2E2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73781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LDVA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6D3EA9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DB9EF0" w14:textId="77777777" w:rsidR="004C7942" w:rsidRPr="000C35B8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Theme="minorEastAsia" w:hAnsi="Arial" w:cs="Arial"/>
                <w:sz w:val="20"/>
                <w:szCs w:val="20"/>
              </w:rPr>
              <w:t>R</w:t>
            </w:r>
            <w:r w:rsidRPr="000C35B8">
              <w:rPr>
                <w:rFonts w:ascii="Arial" w:eastAsiaTheme="minorEastAsia" w:hAnsi="Arial" w:cs="Arial"/>
                <w:sz w:val="20"/>
                <w:szCs w:val="20"/>
              </w:rPr>
              <w:t>econstruction errors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6D2F3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Part of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B9E6AA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0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YosefLab/scvi-tools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D2E7B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Svensson&lt;/Author&gt;&lt;Year&gt;2020&lt;/Year&gt;&lt;RecNum&gt;79&lt;/RecNum&gt;&lt;DisplayText&gt;[80]&lt;/DisplayText&gt;&lt;record&gt;&lt;rec-number&gt;79&lt;/rec-number&gt;&lt;foreign-keys&gt;&lt;key app="EN" db-id="9aawwvs9qaap9kea9vqpxx5tv02a5xv5e2rs" timestamp="1631402484"&gt;79&lt;/key&gt;&lt;/foreign-keys&gt;&lt;ref-type name="Journal Article"&gt;17&lt;/ref-type&gt;&lt;contributors&gt;&lt;authors&gt;&lt;author&gt;Svensson, V.&lt;/author&gt;&lt;author&gt;Gayoso, A.&lt;/author&gt;&lt;author&gt;Yosef, N.&lt;/author&gt;&lt;author&gt;Pachter, L.&lt;/author&gt;&lt;/authors&gt;&lt;/contributors&gt;&lt;auth-address&gt;Division of Biology and Biological Engineering, California Institute of Technology, Pasadena, CA 91125, USA.&amp;#xD;Center for Computational Biology.&amp;#xD;Department of Electrical Engineering and Computer Sciences, University of California, Berkeley, CA 91125, USA.&amp;#xD;Chan Zuckerberg Biohub, San Francisco, CA 94158, USA.&amp;#xD;Department of Computing and Mathematical Sciences, California Institute of Technology, Pasadena, CA 91125, USA.&lt;/auth-address&gt;&lt;titles&gt;&lt;title&gt;Interpretable factor models of single-cell RNA-seq via variational autoencoders&lt;/title&gt;&lt;secondary-title&gt;Bioinformatics&lt;/secondary-title&gt;&lt;/titles&gt;&lt;periodical&gt;&lt;full-title&gt;Bioinformatics&lt;/full-title&gt;&lt;/periodical&gt;&lt;pages&gt;3418-3421&lt;/pages&gt;&lt;volume&gt;36&lt;/volume&gt;&lt;number&gt;11&lt;/number&gt;&lt;edition&gt;2020/03/17&lt;/edition&gt;&lt;keywords&gt;&lt;keyword&gt;Bayes Theorem&lt;/keyword&gt;&lt;keyword&gt;*RNA-Seq&lt;/keyword&gt;&lt;keyword&gt;Sequence Analysis, RNA&lt;/keyword&gt;&lt;keyword&gt;*Single-Cell Analysis&lt;/keyword&gt;&lt;keyword&gt;Software&lt;/keyword&gt;&lt;keyword&gt;Whole Exome Sequencing&lt;/keyword&gt;&lt;/keywords&gt;&lt;dates&gt;&lt;year&gt;2020&lt;/year&gt;&lt;pub-dates&gt;&lt;date&gt;Jun 1&lt;/date&gt;&lt;/pub-dates&gt;&lt;/dates&gt;&lt;isbn&gt;1367-4811 (Electronic)&amp;#xD;1367-4803 (Linking)&lt;/isbn&gt;&lt;accession-num&gt;32176273&lt;/accession-num&gt;&lt;urls&gt;&lt;related-urls&gt;&lt;url&gt;https://www.ncbi.nlm.nih.gov/pubmed/32176273&lt;/url&gt;&lt;/related-urls&gt;&lt;/urls&gt;&lt;custom2&gt;PMC7267837&lt;/custom2&gt;&lt;electronic-resource-num&gt;10.1093/bioinformatics/btaa16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0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4D6F637A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BAA8E0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917DC38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AUCI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3680803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90859B7" w14:textId="77777777" w:rsidR="004C7942" w:rsidRPr="000C35B8" w:rsidRDefault="004C7942" w:rsidP="004D3CAA">
            <w:pPr>
              <w:spacing w:after="120"/>
              <w:jc w:val="center"/>
              <w:rPr>
                <w:rFonts w:ascii="Arial" w:eastAsiaTheme="minorEastAsia" w:hAnsi="Arial" w:cs="Arial"/>
                <w:sz w:val="20"/>
                <w:szCs w:val="20"/>
              </w:rPr>
            </w:pPr>
            <w:r w:rsidRPr="0067129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R</w:t>
            </w:r>
            <w:r w:rsidRPr="004E3AAC">
              <w:rPr>
                <w:rFonts w:ascii="Arial" w:eastAsiaTheme="minorEastAsia" w:hAnsi="Arial" w:cs="Arial"/>
                <w:sz w:val="20"/>
                <w:szCs w:val="20"/>
                <w:vertAlign w:val="superscript"/>
              </w:rPr>
              <w:t>2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 statistics; </w:t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CL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SI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br/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B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: modified </w:t>
            </w:r>
            <w:proofErr w:type="spellStart"/>
            <w:r>
              <w:rPr>
                <w:rFonts w:ascii="Arial" w:eastAsiaTheme="minorEastAsia" w:hAnsi="Arial" w:cs="Arial"/>
                <w:sz w:val="20"/>
                <w:szCs w:val="20"/>
              </w:rPr>
              <w:t>kBET</w:t>
            </w:r>
            <w:proofErr w:type="spellEnd"/>
            <w:r>
              <w:rPr>
                <w:rFonts w:ascii="Arial" w:eastAsiaTheme="minorEastAsia" w:hAnsi="Arial" w:cs="Arial"/>
                <w:sz w:val="20"/>
                <w:szCs w:val="20"/>
              </w:rPr>
              <w:t>; Visualization: Precision/Recal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066C0C8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0FEA9E0" w14:textId="77777777" w:rsidR="004C7942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1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KrishnaswamyLab/SAUCIE/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4C7BB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307D80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EE6EA5C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480F5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8817C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Scop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A92636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CFBB6FC" w14:textId="77777777" w:rsidR="004C7942" w:rsidRPr="000C35B8" w:rsidRDefault="004C7942" w:rsidP="004D3CAA">
            <w:pPr>
              <w:spacing w:after="120"/>
              <w:jc w:val="center"/>
              <w:rPr>
                <w:rFonts w:ascii="Arial" w:eastAsiaTheme="minorEastAsia" w:hAnsi="Arial" w:cs="Arial"/>
                <w:sz w:val="20"/>
                <w:szCs w:val="20"/>
              </w:rPr>
            </w:pPr>
            <w:proofErr w:type="spellStart"/>
            <w:proofErr w:type="gramStart"/>
            <w:r w:rsidRPr="0067129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Reconstruction</w:t>
            </w:r>
            <w:proofErr w:type="spellEnd"/>
            <w:proofErr w:type="gramEnd"/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 errors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br/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B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Entropy of mixing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CL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A7E292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, Scikit-learn</w:t>
            </w:r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ABF326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2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AltschulerWu-Lab/scScope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9BD92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FB78277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9BDEA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ell type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Identification</w:t>
            </w: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4E7E96CD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DB8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5E09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igital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DLS</w:t>
            </w: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orter</w:t>
            </w:r>
            <w:proofErr w:type="spellEnd"/>
          </w:p>
        </w:tc>
        <w:tc>
          <w:tcPr>
            <w:tcW w:w="59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F7C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319" w:type="pct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F8D2441" w14:textId="77777777" w:rsidR="004C7942" w:rsidRPr="003D41AF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earson correlation</w:t>
            </w: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48E9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R/Python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77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DCFA49B" w14:textId="77777777" w:rsidR="004C7942" w:rsidRPr="00861A61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3" w:history="1">
              <w:r w:rsidR="004C7942"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cartof/digitalDLSorter</w:t>
              </w:r>
            </w:hyperlink>
            <w:r w:rsidR="004C7942"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A8F0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orroja&lt;/Author&gt;&lt;Year&gt;2019&lt;/Year&gt;&lt;RecNum&gt;86&lt;/RecNum&gt;&lt;DisplayText&gt;[87]&lt;/DisplayText&gt;&lt;record&gt;&lt;rec-number&gt;86&lt;/rec-number&gt;&lt;foreign-keys&gt;&lt;key app="EN" db-id="9aawwvs9qaap9kea9vqpxx5tv02a5xv5e2rs" timestamp="1631402485"&gt;86&lt;/key&gt;&lt;/foreign-keys&gt;&lt;ref-type name="Journal Article"&gt;17&lt;/ref-type&gt;&lt;contributors&gt;&lt;authors&gt;&lt;author&gt;Torroja, C.&lt;/author&gt;&lt;author&gt;Sanchez-Cabo, F.&lt;/author&gt;&lt;/authors&gt;&lt;/contributors&gt;&lt;auth-address&gt;Bioinformatics Unit, Fundacion Centro Nacional de Investigaciones Cardiovasculares (CNIC), Madrid, Spain.&lt;/auth-address&gt;&lt;titles&gt;&lt;title&gt;Digitaldlsorter: Deep-Learning on scRNA-Seq to Deconvolute Gene Expression Data&lt;/title&gt;&lt;secondary-title&gt;Front Genet&lt;/secondary-title&gt;&lt;/titles&gt;&lt;periodical&gt;&lt;full-title&gt;Front Genet&lt;/full-title&gt;&lt;/periodical&gt;&lt;pages&gt;978&lt;/pages&gt;&lt;volume&gt;10&lt;/volume&gt;&lt;edition&gt;2019/11/12&lt;/edition&gt;&lt;keywords&gt;&lt;keyword&gt;Cancer&lt;/keyword&gt;&lt;keyword&gt;Deconvolution algorithm&lt;/keyword&gt;&lt;keyword&gt;Machine learning&lt;/keyword&gt;&lt;keyword&gt;immunology&lt;/keyword&gt;&lt;keyword&gt;single-cell&lt;/keyword&gt;&lt;/keywords&gt;&lt;dates&gt;&lt;year&gt;2019&lt;/year&gt;&lt;/dates&gt;&lt;isbn&gt;1664-8021 (Print)&amp;#xD;1664-8021 (Linking)&lt;/isbn&gt;&lt;accession-num&gt;31708961&lt;/accession-num&gt;&lt;urls&gt;&lt;related-urls&gt;&lt;url&gt;https://www.ncbi.nlm.nih.gov/pubmed/31708961&lt;/url&gt;&lt;/related-urls&gt;&lt;/urls&gt;&lt;custom2&gt;PMC6824295&lt;/custom2&gt;&lt;electronic-resource-num&gt;10.3389/fgene.2019.00978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607407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C0F6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8204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CapsNet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B74F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CapsNet</w:t>
            </w:r>
            <w:proofErr w:type="spellEnd"/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644ACE" w14:textId="77777777" w:rsidR="004C7942" w:rsidRPr="003D41AF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6978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23FF5F4" w14:textId="77777777" w:rsidR="004C7942" w:rsidRPr="00861A61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4" w:history="1">
              <w:r w:rsidR="004C7942"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wanglf19/scCaps</w:t>
              </w:r>
            </w:hyperlink>
            <w:r w:rsidR="004C7942"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B584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20&lt;/Year&gt;&lt;RecNum&gt;93&lt;/RecNum&gt;&lt;DisplayText&gt;[94]&lt;/DisplayText&gt;&lt;record&gt;&lt;rec-number&gt;93&lt;/rec-number&gt;&lt;foreign-keys&gt;&lt;key app="EN" db-id="9aawwvs9qaap9kea9vqpxx5tv02a5xv5e2rs" timestamp="1631402485"&gt;93&lt;/key&gt;&lt;/foreign-keys&gt;&lt;ref-type name="Journal Article"&gt;17&lt;/ref-type&gt;&lt;contributors&gt;&lt;authors&gt;&lt;author&gt;Wang, L., Nie, R., Yu, Z. et al.&lt;/author&gt;&lt;/authors&gt;&lt;/contributors&gt;&lt;titles&gt;&lt;title&gt;An interpretable deep-learning architecture of capsule networks for identifying cell-type gene expression programs from single-cell RNA-sequencing data&lt;/title&gt;&lt;secondary-title&gt;Nat Mach Intell&lt;/secondary-title&gt;&lt;/titles&gt;&lt;periodical&gt;&lt;full-title&gt;Nat Mach Intell&lt;/full-title&gt;&lt;/periodical&gt;&lt;pages&gt;693-703&lt;/pages&gt;&lt;volume&gt;2&lt;/volume&gt;&lt;dates&gt;&lt;year&gt;2020&lt;/year&gt;&lt;/dates&gt;&lt;urls&gt;&lt;/urls&gt;&lt;electronic-resource-num&gt;ttps://doi.org/10.1038/s42256-020-00244-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2397FE70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40DB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2F391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AE2CA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0F3E1D4" w14:textId="77777777" w:rsidR="004C7942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, t-SNE for visualization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2B4F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A3C6ED" w14:textId="77777777" w:rsidR="004C7942" w:rsidRPr="00861A61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5" w:history="1">
              <w:r w:rsidR="004C7942"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LeoZDong/netAE</w:t>
              </w:r>
            </w:hyperlink>
            <w:r w:rsidR="004C7942"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132C5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Dong&lt;/Author&gt;&lt;Year&gt;2021&lt;/Year&gt;&lt;RecNum&gt;97&lt;/RecNum&gt;&lt;DisplayText&gt;[98]&lt;/DisplayText&gt;&lt;record&gt;&lt;rec-number&gt;97&lt;/rec-number&gt;&lt;foreign-keys&gt;&lt;key app="EN" db-id="9aawwvs9qaap9kea9vqpxx5tv02a5xv5e2rs" timestamp="1631402485"&gt;97&lt;/key&gt;&lt;/foreign-keys&gt;&lt;ref-type name="Journal Article"&gt;17&lt;/ref-type&gt;&lt;contributors&gt;&lt;authors&gt;&lt;author&gt;Dong, Z.&lt;/author&gt;&lt;author&gt;Alterovitz, G.&lt;/author&gt;&lt;/authors&gt;&lt;/contributors&gt;&lt;auth-address&gt;Department of Computer Science, Stanford University, Stanford, CA 94305.&amp;#xD;Department of Medicine, Brigham and Women&amp;apos;s Hospital/Harvard Medical School, Boston, MA 021153.&amp;#xD;National Artificial Intelligence Institute, U.S Department of Veterans Affairs, Washington, DC 20571.&lt;/auth-address&gt;&lt;titles&gt;&lt;title&gt;netAE: semi-supervised dimensionality reduction of single-cell RNA sequencing to facilitate cell labeling&lt;/title&gt;&lt;secondary-title&gt;Bioinformatics&lt;/secondary-title&gt;&lt;/titles&gt;&lt;periodical&gt;&lt;full-title&gt;Bioinformatics&lt;/full-title&gt;&lt;/periodical&gt;&lt;pages&gt;43-49&lt;/pages&gt;&lt;volume&gt;37&lt;/volume&gt;&lt;number&gt;1&lt;/number&gt;&lt;edition&gt;2020/07/30&lt;/edition&gt;&lt;keywords&gt;&lt;keyword&gt;Base Sequence&lt;/keyword&gt;&lt;keyword&gt;Cluster Analysis&lt;/keyword&gt;&lt;keyword&gt;Sequence Analysis, RNA&lt;/keyword&gt;&lt;keyword&gt;*Single-Cell Analysis&lt;/keyword&gt;&lt;keyword&gt;Whole Exome Sequencing&lt;/keyword&gt;&lt;/keywords&gt;&lt;dates&gt;&lt;year&gt;2021&lt;/year&gt;&lt;pub-dates&gt;&lt;date&gt;Apr 9&lt;/date&gt;&lt;/pub-dates&gt;&lt;/dates&gt;&lt;isbn&gt;1367-4811 (Electronic)&amp;#xD;1367-4803 (Linking)&lt;/isbn&gt;&lt;accession-num&gt;32726427&lt;/accession-num&gt;&lt;urls&gt;&lt;related-urls&gt;&lt;url&gt;https://www.ncbi.nlm.nih.gov/pubmed/32726427&lt;/url&gt;&lt;/related-urls&gt;&lt;/urls&gt;&lt;electronic-resource-num&gt;10.1093/bioinformatics/btaa66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8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522067D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08CE7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E501B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7FD7E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ANN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88B37AD" w14:textId="77777777" w:rsidR="004C7942" w:rsidRPr="00C37CB5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6A55F7">
              <w:rPr>
                <w:rFonts w:ascii="Arial" w:hAnsi="Arial" w:cs="Arial"/>
                <w:iCs/>
                <w:sz w:val="20"/>
                <w:szCs w:val="20"/>
              </w:rPr>
              <w:t>Prediciton</w:t>
            </w:r>
            <w:proofErr w:type="spellEnd"/>
            <w:r w:rsidRPr="006A55F7">
              <w:rPr>
                <w:rFonts w:ascii="Arial" w:hAnsi="Arial" w:cs="Arial"/>
                <w:iCs/>
                <w:sz w:val="20"/>
                <w:szCs w:val="20"/>
              </w:rPr>
              <w:t xml:space="preserve">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E3C88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8FE2D8" w14:textId="77777777" w:rsidR="004C7942" w:rsidRPr="00861A61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6" w:history="1">
              <w:r w:rsidR="004C7942" w:rsidRPr="0007237B">
                <w:rPr>
                  <w:rStyle w:val="Hyperlink"/>
                  <w:rFonts w:ascii="Arial" w:eastAsiaTheme="minorEastAsia" w:hAnsi="Arial" w:cs="Arial"/>
                  <w:sz w:val="20"/>
                  <w:szCs w:val="20"/>
                  <w:lang w:eastAsia="zh-CN"/>
                </w:rPr>
                <w:t>https://github.com/SongweiGe/scDGN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FE341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e&lt;/Author&gt;&lt;Year&gt;2021&lt;/Year&gt;&lt;RecNum&gt;100&lt;/RecNum&gt;&lt;DisplayText&gt;[101]&lt;/DisplayText&gt;&lt;record&gt;&lt;rec-number&gt;100&lt;/rec-number&gt;&lt;foreign-keys&gt;&lt;key app="EN" db-id="9aawwvs9qaap9kea9vqpxx5tv02a5xv5e2rs" timestamp="1631402485"&gt;100&lt;/key&gt;&lt;/foreign-keys&gt;&lt;ref-type name="Journal Article"&gt;17&lt;/ref-type&gt;&lt;contributors&gt;&lt;authors&gt;&lt;author&gt;Ge, S.&lt;/author&gt;&lt;author&gt;Wang, H.&lt;/author&gt;&lt;author&gt;Alavi, A.&lt;/author&gt;&lt;author&gt;Xing, E.&lt;/author&gt;&lt;author&gt;Bar-Joseph, Z.&lt;/author&gt;&lt;/authors&gt;&lt;/contributors&gt;&lt;auth-address&gt;Computational Biology Department, Carnegie Mellon University, Pittsburgh, Pennsylvania, USA.&amp;#xD;Language Technologies Institute, Carnegie Mellon University, Pittsburgh, Pennsylvania, USA.&amp;#xD;Machine Learning Department, Carnegie Mellon University, Pittsburgh, Pennsylvania, USA.&lt;/auth-address&gt;&lt;titles&gt;&lt;title&gt;Supervised Adversarial Alignment of Single-Cell RNA-seq Data&lt;/title&gt;&lt;secondary-title&gt;J Comput Biol&lt;/secondary-title&gt;&lt;/titles&gt;&lt;periodical&gt;&lt;full-title&gt;J Comput Biol&lt;/full-title&gt;&lt;/periodical&gt;&lt;pages&gt;501-513&lt;/pages&gt;&lt;volume&gt;28&lt;/volume&gt;&lt;number&gt;5&lt;/number&gt;&lt;edition&gt;2021/01/21&lt;/edition&gt;&lt;keywords&gt;&lt;keyword&gt;batch effect removal&lt;/keyword&gt;&lt;keyword&gt;data integration&lt;/keyword&gt;&lt;keyword&gt;dimensionality reduction&lt;/keyword&gt;&lt;keyword&gt;domain adversarial training&lt;/keyword&gt;&lt;keyword&gt;single-cell RNA-seq&lt;/keyword&gt;&lt;/keywords&gt;&lt;dates&gt;&lt;year&gt;2021&lt;/year&gt;&lt;pub-dates&gt;&lt;date&gt;May&lt;/date&gt;&lt;/pub-dates&gt;&lt;/dates&gt;&lt;isbn&gt;1557-8666 (Electronic)&amp;#xD;1066-5277 (Linking)&lt;/isbn&gt;&lt;accession-num&gt;33470876&lt;/accession-num&gt;&lt;urls&gt;&lt;related-urls&gt;&lt;url&gt;https://www.ncbi.nlm.nih.gov/pubmed/33470876&lt;/url&gt;&lt;/related-urls&gt;&lt;/urls&gt;&lt;electronic-resource-num&gt;10.1089/cmb.2020.043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2CCC8BF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5FD97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26899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7A2EA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5C24EA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98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010EF5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A7A0B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4C7942" w:rsidRPr="003D41AF" w14:paraId="0A628D32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53E1970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unction analysis</w:t>
            </w:r>
          </w:p>
        </w:tc>
      </w:tr>
      <w:tr w:rsidR="004C7942" w:rsidRPr="003D41AF" w14:paraId="1910831E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CF70C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269CA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NNC</w:t>
            </w:r>
          </w:p>
        </w:tc>
        <w:tc>
          <w:tcPr>
            <w:tcW w:w="59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5446A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NN</w:t>
            </w:r>
          </w:p>
        </w:tc>
        <w:tc>
          <w:tcPr>
            <w:tcW w:w="1354" w:type="pct"/>
            <w:gridSpan w:val="4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E2838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UROC, AUPRC, and accuracy</w:t>
            </w:r>
          </w:p>
        </w:tc>
        <w:tc>
          <w:tcPr>
            <w:tcW w:w="48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809CF3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B5F6976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7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xiaoyeye/CNNC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5DD71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an&lt;/Author&gt;&lt;Year&gt;2019&lt;/Year&gt;&lt;RecNum&gt;103&lt;/RecNum&gt;&lt;DisplayText&gt;[104]&lt;/DisplayText&gt;&lt;record&gt;&lt;rec-number&gt;103&lt;/rec-number&gt;&lt;foreign-keys&gt;&lt;key app="EN" db-id="9aawwvs9qaap9kea9vqpxx5tv02a5xv5e2rs" timestamp="1631402485"&gt;103&lt;/key&gt;&lt;/foreign-keys&gt;&lt;ref-type name="Journal Article"&gt;17&lt;/ref-type&gt;&lt;contributors&gt;&lt;authors&gt;&lt;author&gt;Yuan, Y.&lt;/author&gt;&lt;author&gt;Bar-Joseph, Z.&lt;/author&gt;&lt;/authors&gt;&lt;/contributors&gt;&lt;auth-address&gt;Machine Learning Department, School of Computer Science, Carnegie Mellon University, Pittsburgh, PA 15213.&amp;#xD;Machine Learning Department, School of Computer Science, Carnegie Mellon University, Pittsburgh, PA 15213; zivbj@cs.cmu.edu.&amp;#xD;Computational Biology Department, School of Computer Science, Carnegie Mellon University, Pittsburgh, PA 15213.&lt;/auth-address&gt;&lt;titles&gt;&lt;title&gt;Deep learning for inferring gene relationships from single-cell expression data&lt;/title&gt;&lt;secondary-title&gt;Proc Natl Acad Sci U S A&lt;/secondary-title&gt;&lt;/titles&gt;&lt;periodical&gt;&lt;full-title&gt;Proc Natl Acad Sci U S A&lt;/full-title&gt;&lt;/periodical&gt;&lt;edition&gt;2019/12/12&lt;/edition&gt;&lt;keywords&gt;&lt;keyword&gt;causality inference&lt;/keyword&gt;&lt;keyword&gt;deep learning&lt;/keyword&gt;&lt;keyword&gt;gene interactions&lt;/keyword&gt;&lt;/keywords&gt;&lt;dates&gt;&lt;year&gt;2019&lt;/year&gt;&lt;pub-dates&gt;&lt;date&gt;Dec 10&lt;/date&gt;&lt;/pub-dates&gt;&lt;/dates&gt;&lt;isbn&gt;1091-6490 (Electronic)&amp;#xD;0027-8424 (Linking)&lt;/isbn&gt;&lt;accession-num&gt;31822622&lt;/accession-num&gt;&lt;urls&gt;&lt;related-urls&gt;&lt;url&gt;https://www.ncbi.nlm.nih.gov/pubmed/31822622&lt;/url&gt;&lt;/related-urls&gt;&lt;/urls&gt;&lt;custom2&gt;PMC6936704&lt;/custom2&gt;&lt;electronic-resource-num&gt;10.1073/pnas.1911536116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B613E0F" w14:textId="77777777" w:rsidTr="004D3CAA">
        <w:trPr>
          <w:trHeight w:val="320"/>
        </w:trPr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82C4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B961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59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EFA65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54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CDCD4B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orrelation, visualization</w:t>
            </w:r>
          </w:p>
        </w:tc>
        <w:tc>
          <w:tcPr>
            <w:tcW w:w="486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49A71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9BE61D" w14:textId="77777777" w:rsidR="004C7942" w:rsidRPr="003D41AF" w:rsidRDefault="00464A6A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8" w:history="1">
              <w:r w:rsidR="004C7942"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heislab/scgen</w:t>
              </w:r>
            </w:hyperlink>
            <w:r w:rsid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D7A85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1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5C96B158" w14:textId="77777777" w:rsidR="004C7942" w:rsidRPr="006A55F7" w:rsidRDefault="004C7942" w:rsidP="004C7942">
      <w:pPr>
        <w:rPr>
          <w:rFonts w:ascii="Arial" w:hAnsi="Arial" w:cs="Arial"/>
          <w:sz w:val="20"/>
          <w:szCs w:val="20"/>
        </w:rPr>
      </w:pPr>
      <w:r w:rsidRPr="006A55F7">
        <w:rPr>
          <w:rFonts w:ascii="Arial" w:hAnsi="Arial" w:cs="Arial"/>
          <w:sz w:val="20"/>
          <w:szCs w:val="20"/>
        </w:rPr>
        <w:t xml:space="preserve">DL Model keywords: AE: autoencoder, AE+TL: autoencoder with transfer learning, AE: variational autoencoder, GAN: Generative adversarial network, CNN: convolutional neural network, DNN: </w:t>
      </w:r>
      <w:r>
        <w:rPr>
          <w:rFonts w:ascii="Arial" w:hAnsi="Arial" w:cs="Arial"/>
          <w:sz w:val="20"/>
          <w:szCs w:val="20"/>
        </w:rPr>
        <w:t>deep</w:t>
      </w:r>
      <w:r w:rsidRPr="006A55F7">
        <w:rPr>
          <w:rFonts w:ascii="Arial" w:hAnsi="Arial" w:cs="Arial"/>
          <w:sz w:val="20"/>
          <w:szCs w:val="20"/>
        </w:rPr>
        <w:t xml:space="preserve"> neural network, DANN: domain adversarial neural network, </w:t>
      </w:r>
      <w:proofErr w:type="spellStart"/>
      <w:r w:rsidRPr="006A55F7">
        <w:rPr>
          <w:rFonts w:ascii="Arial" w:hAnsi="Arial" w:cs="Arial"/>
          <w:sz w:val="20"/>
          <w:szCs w:val="20"/>
        </w:rPr>
        <w:t>CapsNet</w:t>
      </w:r>
      <w:proofErr w:type="spellEnd"/>
      <w:r w:rsidRPr="006A55F7">
        <w:rPr>
          <w:rFonts w:ascii="Arial" w:hAnsi="Arial" w:cs="Arial"/>
          <w:sz w:val="20"/>
          <w:szCs w:val="20"/>
        </w:rPr>
        <w:t>: capsule neural network</w:t>
      </w:r>
    </w:p>
    <w:p w14:paraId="1C1E6C64" w14:textId="77777777" w:rsidR="004C7942" w:rsidRDefault="004C7942" w:rsidP="004C7942">
      <w:pPr>
        <w:pBdr>
          <w:top w:val="nil"/>
          <w:left w:val="nil"/>
          <w:bottom w:val="nil"/>
          <w:right w:val="nil"/>
          <w:between w:val="nil"/>
        </w:pBdr>
        <w:ind w:left="720" w:hanging="720"/>
        <w:jc w:val="both"/>
      </w:pPr>
    </w:p>
    <w:p w14:paraId="5CA07E14" w14:textId="77777777" w:rsidR="004C7942" w:rsidRPr="004C7942" w:rsidRDefault="004C7942" w:rsidP="004C794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Arial" w:eastAsia="Arial" w:hAnsi="Arial" w:cs="Arial"/>
          <w:b/>
          <w:color w:val="000000"/>
        </w:rPr>
      </w:pPr>
    </w:p>
    <w:sectPr w:rsidR="004C7942" w:rsidRPr="004C7942" w:rsidSect="004C794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464A6A"/>
    <w:rsid w:val="004C7942"/>
    <w:rsid w:val="00CC7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QUST-AIBBDRC/scGMAI/" TargetMode="External"/><Relationship Id="rId13" Type="http://schemas.openxmlformats.org/officeDocument/2006/relationships/hyperlink" Target="https://github.com/MicrosoftGenomics/Dhaka" TargetMode="External"/><Relationship Id="rId18" Type="http://schemas.openxmlformats.org/officeDocument/2006/relationships/hyperlink" Target="https://github.com/imsb-uke/scGAN" TargetMode="External"/><Relationship Id="rId26" Type="http://schemas.openxmlformats.org/officeDocument/2006/relationships/hyperlink" Target="https://github.com/SongweiGe/scDGN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github.com/KrishnaswamyLab/SAUCIE/" TargetMode="External"/><Relationship Id="rId7" Type="http://schemas.openxmlformats.org/officeDocument/2006/relationships/hyperlink" Target="https://github.com/audreyqyfu/LATE" TargetMode="External"/><Relationship Id="rId12" Type="http://schemas.openxmlformats.org/officeDocument/2006/relationships/hyperlink" Target="https://github.com/Svvord/iMAP" TargetMode="External"/><Relationship Id="rId17" Type="http://schemas.openxmlformats.org/officeDocument/2006/relationships/hyperlink" Target="https://github.com/ttgump/scDeepCluster" TargetMode="External"/><Relationship Id="rId25" Type="http://schemas.openxmlformats.org/officeDocument/2006/relationships/hyperlink" Target="https://github.com/LeoZDong/netAE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github.com/wang-research/VASC" TargetMode="External"/><Relationship Id="rId20" Type="http://schemas.openxmlformats.org/officeDocument/2006/relationships/hyperlink" Target="https://github.com/YosefLab/scvi-tools" TargetMode="External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s://github.com/lanagarmire/DeepImpute" TargetMode="External"/><Relationship Id="rId11" Type="http://schemas.openxmlformats.org/officeDocument/2006/relationships/hyperlink" Target="https://github.com/eleozzr/desc" TargetMode="External"/><Relationship Id="rId24" Type="http://schemas.openxmlformats.org/officeDocument/2006/relationships/hyperlink" Target="https://github.com/wanglf19/scCaps" TargetMode="External"/><Relationship Id="rId5" Type="http://schemas.openxmlformats.org/officeDocument/2006/relationships/hyperlink" Target="https://github.com/jingshuw/SAVERX" TargetMode="External"/><Relationship Id="rId15" Type="http://schemas.openxmlformats.org/officeDocument/2006/relationships/hyperlink" Target="https://github.com/scvae/scvae" TargetMode="External"/><Relationship Id="rId23" Type="http://schemas.openxmlformats.org/officeDocument/2006/relationships/hyperlink" Target="https://github.com/cartof/digitalDLSorter" TargetMode="External"/><Relationship Id="rId28" Type="http://schemas.openxmlformats.org/officeDocument/2006/relationships/hyperlink" Target="https://github.com/theislab/scgen" TargetMode="External"/><Relationship Id="rId10" Type="http://schemas.openxmlformats.org/officeDocument/2006/relationships/hyperlink" Target="https://github.com/txWang/BERMUDA" TargetMode="External"/><Relationship Id="rId19" Type="http://schemas.openxmlformats.org/officeDocument/2006/relationships/hyperlink" Target="https://github.com/YosefLab/scvi-tools" TargetMode="External"/><Relationship Id="rId4" Type="http://schemas.openxmlformats.org/officeDocument/2006/relationships/hyperlink" Target="https://github.com/theislab/dca" TargetMode="External"/><Relationship Id="rId9" Type="http://schemas.openxmlformats.org/officeDocument/2006/relationships/hyperlink" Target="https://github.com/xuyungang/scIGANs" TargetMode="External"/><Relationship Id="rId14" Type="http://schemas.openxmlformats.org/officeDocument/2006/relationships/hyperlink" Target="https://bitbucket.org/jerry00/scvis-dev/src/master/" TargetMode="External"/><Relationship Id="rId22" Type="http://schemas.openxmlformats.org/officeDocument/2006/relationships/hyperlink" Target="https://github.com/AltschulerWu-Lab/scScope" TargetMode="External"/><Relationship Id="rId27" Type="http://schemas.openxmlformats.org/officeDocument/2006/relationships/hyperlink" Target="https://github.com/xiaoyeye/CNNC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4</TotalTime>
  <Pages>2</Pages>
  <Words>3361</Words>
  <Characters>19162</Characters>
  <Application>Microsoft Office Word</Application>
  <DocSecurity>0</DocSecurity>
  <Lines>159</Lines>
  <Paragraphs>44</Paragraphs>
  <ScaleCrop>false</ScaleCrop>
  <Company/>
  <LinksUpToDate>false</LinksUpToDate>
  <CharactersWithSpaces>22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3</cp:revision>
  <dcterms:created xsi:type="dcterms:W3CDTF">2021-09-13T19:41:00Z</dcterms:created>
  <dcterms:modified xsi:type="dcterms:W3CDTF">2021-09-23T05:12:00Z</dcterms:modified>
</cp:coreProperties>
</file>